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C18D388" w14:textId="7DBB8D8E" w:rsidR="00C217DD" w:rsidRPr="00DB6072" w:rsidRDefault="00C217DD" w:rsidP="00C217DD">
      <w:pPr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DB6072">
        <w:rPr>
          <w:rFonts w:ascii="Times New Roman" w:hAnsi="Times New Roman" w:cs="Times New Roman"/>
          <w:b/>
          <w:bCs/>
          <w:sz w:val="24"/>
          <w:szCs w:val="24"/>
          <w:lang w:val="en-US"/>
        </w:rPr>
        <w:t>Appendix 1:  ICD-9 and ICD-10 developmental disabilities and related codes</w:t>
      </w:r>
      <w:r w:rsidR="00541E1D" w:rsidRPr="00DB6072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="00541E1D" w:rsidRPr="00DB6072">
        <w:rPr>
          <w:rFonts w:ascii="Times New Roman" w:hAnsi="Times New Roman" w:cs="Times New Roman"/>
          <w:b/>
          <w:bCs/>
          <w:sz w:val="24"/>
          <w:szCs w:val="24"/>
          <w:lang w:val="en-US"/>
        </w:rPr>
        <w:fldChar w:fldCharType="begin" w:fldLock="1"/>
      </w:r>
      <w:r w:rsidR="00541E1D" w:rsidRPr="00DB6072">
        <w:rPr>
          <w:rFonts w:ascii="Times New Roman" w:hAnsi="Times New Roman" w:cs="Times New Roman"/>
          <w:b/>
          <w:bCs/>
          <w:sz w:val="24"/>
          <w:szCs w:val="24"/>
          <w:lang w:val="en-US"/>
        </w:rPr>
        <w:instrText>ADDIN CSL_CITATION {"citationItems":[{"id":"ITEM-1","itemData":{"ISBN":"9781926850450","editor":[{"dropping-particle":"","family":"Lunsky","given":"Yona","non-dropping-particle":"","parse-names":false,"suffix":""},{"dropping-particle":"","family":"Klein-Geltink","given":"Julia E.","non-dropping-particle":"","parse-names":false,"suffix":""},{"dropping-particle":"","family":"Yates","given":"Erika A.","non-dropping-particle":"","parse-names":false,"suffix":""}],"id":"ITEM-1","issue":"December","issued":{"date-parts":[["2013"]]},"publisher":"Institute for Clinical Evaluative Sciences and Centre for Addiction and Mental Health","publisher-place":"Toronto, ON","title":"Atlas on the Primary Care of Adults with Develop­mental Disabilities in Ontario","type":"book"},"uris":["http://www.mendeley.com/documents/?uuid=02e3358e-699d-4dc7-8d9e-f2814a6b3463"]}],"mendeley":{"formattedCitation":"(1)","plainTextFormattedCitation":"(1)"},"properties":{"noteIndex":0},"schema":"https://github.com/citation-style-language/schema/raw/master/csl-citation.json"}</w:instrText>
      </w:r>
      <w:r w:rsidR="00541E1D" w:rsidRPr="00DB6072">
        <w:rPr>
          <w:rFonts w:ascii="Times New Roman" w:hAnsi="Times New Roman" w:cs="Times New Roman"/>
          <w:b/>
          <w:bCs/>
          <w:sz w:val="24"/>
          <w:szCs w:val="24"/>
          <w:lang w:val="en-US"/>
        </w:rPr>
        <w:fldChar w:fldCharType="separate"/>
      </w:r>
      <w:r w:rsidR="00541E1D" w:rsidRPr="00DB6072">
        <w:rPr>
          <w:rFonts w:ascii="Times New Roman" w:hAnsi="Times New Roman" w:cs="Times New Roman"/>
          <w:bCs/>
          <w:noProof/>
          <w:sz w:val="24"/>
          <w:szCs w:val="24"/>
          <w:lang w:val="en-US"/>
        </w:rPr>
        <w:t>(1)</w:t>
      </w:r>
      <w:r w:rsidR="00541E1D" w:rsidRPr="00DB6072">
        <w:rPr>
          <w:rFonts w:ascii="Times New Roman" w:hAnsi="Times New Roman" w:cs="Times New Roman"/>
          <w:b/>
          <w:bCs/>
          <w:sz w:val="24"/>
          <w:szCs w:val="24"/>
          <w:lang w:val="en-US"/>
        </w:rPr>
        <w:fldChar w:fldCharType="end"/>
      </w:r>
    </w:p>
    <w:tbl>
      <w:tblPr>
        <w:tblW w:w="0" w:type="auto"/>
        <w:tblLook w:val="00A0" w:firstRow="1" w:lastRow="0" w:firstColumn="1" w:lastColumn="0" w:noHBand="0" w:noVBand="0"/>
      </w:tblPr>
      <w:tblGrid>
        <w:gridCol w:w="1899"/>
        <w:gridCol w:w="7461"/>
      </w:tblGrid>
      <w:tr w:rsidR="00C217DD" w:rsidRPr="00DB6072" w14:paraId="2BA98CFA" w14:textId="77777777" w:rsidTr="00AE3277">
        <w:tc>
          <w:tcPr>
            <w:tcW w:w="1899" w:type="dxa"/>
            <w:tcBorders>
              <w:top w:val="single" w:sz="4" w:space="0" w:color="auto"/>
              <w:bottom w:val="single" w:sz="12" w:space="0" w:color="auto"/>
            </w:tcBorders>
          </w:tcPr>
          <w:p w14:paraId="4F77D788" w14:textId="77777777" w:rsidR="00C217DD" w:rsidRPr="00DB6072" w:rsidRDefault="00C217DD" w:rsidP="00C217D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Code</w:t>
            </w:r>
          </w:p>
        </w:tc>
        <w:tc>
          <w:tcPr>
            <w:tcW w:w="7461" w:type="dxa"/>
            <w:tcBorders>
              <w:top w:val="single" w:sz="4" w:space="0" w:color="auto"/>
              <w:bottom w:val="single" w:sz="12" w:space="0" w:color="auto"/>
            </w:tcBorders>
          </w:tcPr>
          <w:p w14:paraId="43944F0D" w14:textId="77777777" w:rsidR="00C217DD" w:rsidRPr="00DB6072" w:rsidRDefault="00C217DD" w:rsidP="00C217D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Label</w:t>
            </w:r>
          </w:p>
        </w:tc>
      </w:tr>
      <w:tr w:rsidR="00C217DD" w:rsidRPr="00DB6072" w14:paraId="58C30F5D" w14:textId="77777777" w:rsidTr="00AE3277">
        <w:tc>
          <w:tcPr>
            <w:tcW w:w="9360" w:type="dxa"/>
            <w:gridSpan w:val="2"/>
            <w:tcBorders>
              <w:top w:val="single" w:sz="12" w:space="0" w:color="auto"/>
              <w:bottom w:val="single" w:sz="4" w:space="0" w:color="auto"/>
            </w:tcBorders>
            <w:shd w:val="clear" w:color="auto" w:fill="D9D9D9"/>
          </w:tcPr>
          <w:p w14:paraId="229211D6" w14:textId="77777777" w:rsidR="00C217DD" w:rsidRPr="00DB6072" w:rsidRDefault="00C217DD" w:rsidP="00C217D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ICD-9</w:t>
            </w:r>
          </w:p>
        </w:tc>
      </w:tr>
      <w:tr w:rsidR="00C217DD" w:rsidRPr="00DB6072" w14:paraId="26559592" w14:textId="77777777" w:rsidTr="00AE3277">
        <w:tc>
          <w:tcPr>
            <w:tcW w:w="1899" w:type="dxa"/>
            <w:tcBorders>
              <w:top w:val="single" w:sz="4" w:space="0" w:color="auto"/>
              <w:bottom w:val="dotted" w:sz="4" w:space="0" w:color="auto"/>
            </w:tcBorders>
          </w:tcPr>
          <w:p w14:paraId="4E314DB5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299-299.99</w:t>
            </w:r>
          </w:p>
        </w:tc>
        <w:tc>
          <w:tcPr>
            <w:tcW w:w="7461" w:type="dxa"/>
            <w:tcBorders>
              <w:top w:val="single" w:sz="4" w:space="0" w:color="auto"/>
              <w:bottom w:val="dotted" w:sz="4" w:space="0" w:color="auto"/>
            </w:tcBorders>
          </w:tcPr>
          <w:p w14:paraId="547EFA4F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Pervasive development disorders (e.g., autism)</w:t>
            </w:r>
          </w:p>
        </w:tc>
      </w:tr>
      <w:tr w:rsidR="00C217DD" w:rsidRPr="00DB6072" w14:paraId="394A2BCD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3C57D8F5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317–317.99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112AFD75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Mental retardation</w:t>
            </w:r>
          </w:p>
        </w:tc>
      </w:tr>
      <w:tr w:rsidR="00C217DD" w:rsidRPr="00DB6072" w14:paraId="4C858EF4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6D7F1716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318–318.99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3FA58900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Mental retardation</w:t>
            </w:r>
          </w:p>
        </w:tc>
      </w:tr>
      <w:tr w:rsidR="00C217DD" w:rsidRPr="00DB6072" w14:paraId="7CE3E2CF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3ACA0B32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319–319.99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741C4DDC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Mental retardation</w:t>
            </w:r>
          </w:p>
        </w:tc>
      </w:tr>
      <w:tr w:rsidR="00C217DD" w:rsidRPr="00DB6072" w14:paraId="2274FA5F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4D8122FF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758.0–758.39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6E287DF4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Chromosomal anomalies for which a developmental disability is typically present </w:t>
            </w:r>
          </w:p>
        </w:tc>
      </w:tr>
      <w:tr w:rsidR="00C217DD" w:rsidRPr="00DB6072" w14:paraId="6651E22B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7CB5C462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758.5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643BD471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Other conditions due to autosomal anomalies</w:t>
            </w:r>
          </w:p>
        </w:tc>
      </w:tr>
      <w:tr w:rsidR="00C217DD" w:rsidRPr="00DB6072" w14:paraId="766D55B6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6E5E73C5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758.8, 758.89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388C38D7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Other conditions due to chromosome anomalies (do not include 75881)</w:t>
            </w:r>
          </w:p>
        </w:tc>
      </w:tr>
      <w:tr w:rsidR="00C217DD" w:rsidRPr="00DB6072" w14:paraId="510EC694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5B7E1D81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758.9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103EB768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Conditions due to anomaly of unspecified chromosome</w:t>
            </w:r>
          </w:p>
        </w:tc>
      </w:tr>
      <w:tr w:rsidR="00C217DD" w:rsidRPr="00DB6072" w14:paraId="356E572D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3EE505A4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759.5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7316314D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Tuberous sclerosis</w:t>
            </w:r>
          </w:p>
        </w:tc>
      </w:tr>
      <w:tr w:rsidR="00C217DD" w:rsidRPr="00DB6072" w14:paraId="79CD815E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65132B18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759.81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2B691814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Other and unspecified congenital anomalies: Prader-Willi syndrome</w:t>
            </w:r>
          </w:p>
        </w:tc>
      </w:tr>
      <w:tr w:rsidR="00C217DD" w:rsidRPr="00DB6072" w14:paraId="79355E8B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5BE8E5A3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759.821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10BE8D09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Other and unspecified congenital anomalies: de Lange syndrome (include only if 6 digits exist, i.e., do not include 759.82)</w:t>
            </w:r>
          </w:p>
        </w:tc>
      </w:tr>
      <w:tr w:rsidR="00C217DD" w:rsidRPr="00DB6072" w14:paraId="06D06352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0F78F741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759.827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2EB23CB9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Other and unspecified congenital anomalies: Seckel syndrome (include only if 6 digits exist)</w:t>
            </w:r>
          </w:p>
        </w:tc>
      </w:tr>
      <w:tr w:rsidR="00C217DD" w:rsidRPr="00DB6072" w14:paraId="65625264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037EF9AA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759.828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393C9D10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Other and unspecified congenital anomalies: Smith-Lemli-Opitz syndrome (include only if 6 digits exist)</w:t>
            </w:r>
          </w:p>
        </w:tc>
      </w:tr>
      <w:tr w:rsidR="00C217DD" w:rsidRPr="00DB6072" w14:paraId="7C40D938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07FFAF88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759.83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76FDA8C7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Other and unspecified congenital anomalies: Fragile X syndrome</w:t>
            </w:r>
          </w:p>
        </w:tc>
      </w:tr>
      <w:tr w:rsidR="00C217DD" w:rsidRPr="00DB6072" w14:paraId="1D50184A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5EDA2E28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759.874</w:t>
            </w: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ab/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73299543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Other and unspecified congenital anomalies: Beckwith-Wiedemann syndrome (include only if 6 digits exist)</w:t>
            </w:r>
          </w:p>
        </w:tc>
      </w:tr>
      <w:tr w:rsidR="00C217DD" w:rsidRPr="00DB6072" w14:paraId="7F43FCFB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24C0868E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759.875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08F6CDDB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Other and unspecified congenital anomalies: Zellweger syndrome (include only if 6 digits exist)</w:t>
            </w:r>
          </w:p>
        </w:tc>
      </w:tr>
      <w:tr w:rsidR="00C217DD" w:rsidRPr="00DB6072" w14:paraId="1036D704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6E4D32C0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759.89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22A0DC79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Other and unspecified congenital anomalies: other (e.g., Menkes disease, Laurence-Moon-Biedl syndrome, Rubinstein-</w:t>
            </w:r>
            <w:proofErr w:type="spellStart"/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Taybi</w:t>
            </w:r>
            <w:proofErr w:type="spellEnd"/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syndrome)</w:t>
            </w:r>
          </w:p>
        </w:tc>
      </w:tr>
      <w:tr w:rsidR="00C217DD" w:rsidRPr="00DB6072" w14:paraId="46B4F52A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22E36BC1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760.71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09A9808A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Fetal alcohol syndrome</w:t>
            </w:r>
          </w:p>
        </w:tc>
      </w:tr>
      <w:tr w:rsidR="00C217DD" w:rsidRPr="00DB6072" w14:paraId="28594892" w14:textId="77777777" w:rsidTr="00AE3277">
        <w:tc>
          <w:tcPr>
            <w:tcW w:w="1899" w:type="dxa"/>
            <w:tcBorders>
              <w:top w:val="dotted" w:sz="4" w:space="0" w:color="auto"/>
              <w:bottom w:val="single" w:sz="4" w:space="0" w:color="auto"/>
            </w:tcBorders>
          </w:tcPr>
          <w:p w14:paraId="272E2D97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760.77</w:t>
            </w:r>
          </w:p>
        </w:tc>
        <w:tc>
          <w:tcPr>
            <w:tcW w:w="7461" w:type="dxa"/>
            <w:tcBorders>
              <w:top w:val="dotted" w:sz="4" w:space="0" w:color="auto"/>
              <w:bottom w:val="single" w:sz="4" w:space="0" w:color="auto"/>
            </w:tcBorders>
          </w:tcPr>
          <w:p w14:paraId="3197D1D3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Fetal hydantoin syndrome</w:t>
            </w:r>
          </w:p>
        </w:tc>
      </w:tr>
      <w:tr w:rsidR="00C217DD" w:rsidRPr="00DB6072" w14:paraId="6CC99901" w14:textId="77777777" w:rsidTr="00AE3277">
        <w:tc>
          <w:tcPr>
            <w:tcW w:w="9360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D9D9D9"/>
          </w:tcPr>
          <w:p w14:paraId="0441D65E" w14:textId="77777777" w:rsidR="00C217DD" w:rsidRPr="00DB6072" w:rsidRDefault="00C217DD" w:rsidP="00C217D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ICD-10</w:t>
            </w:r>
          </w:p>
        </w:tc>
      </w:tr>
      <w:tr w:rsidR="00C217DD" w:rsidRPr="00DB6072" w14:paraId="2E205082" w14:textId="77777777" w:rsidTr="00AE3277">
        <w:tc>
          <w:tcPr>
            <w:tcW w:w="1899" w:type="dxa"/>
            <w:tcBorders>
              <w:top w:val="single" w:sz="4" w:space="0" w:color="auto"/>
              <w:bottom w:val="dotted" w:sz="4" w:space="0" w:color="auto"/>
            </w:tcBorders>
          </w:tcPr>
          <w:p w14:paraId="0CFFB8CC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lastRenderedPageBreak/>
              <w:t>F700</w:t>
            </w:r>
          </w:p>
        </w:tc>
        <w:tc>
          <w:tcPr>
            <w:tcW w:w="7461" w:type="dxa"/>
            <w:tcBorders>
              <w:top w:val="single" w:sz="4" w:space="0" w:color="auto"/>
              <w:bottom w:val="dotted" w:sz="4" w:space="0" w:color="auto"/>
            </w:tcBorders>
          </w:tcPr>
          <w:p w14:paraId="49612048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Mild mental retardation with the statement of no, or minimal, impairment of </w:t>
            </w:r>
            <w:proofErr w:type="spellStart"/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behaviour</w:t>
            </w:r>
            <w:proofErr w:type="spellEnd"/>
          </w:p>
        </w:tc>
      </w:tr>
      <w:tr w:rsidR="00C217DD" w:rsidRPr="00DB6072" w14:paraId="17E31972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28BD69B6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F701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058D46D5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Mild mental retardation, significant impairment of </w:t>
            </w:r>
            <w:proofErr w:type="spellStart"/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behaviour</w:t>
            </w:r>
            <w:proofErr w:type="spellEnd"/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requiring attention or treatment</w:t>
            </w:r>
          </w:p>
        </w:tc>
      </w:tr>
      <w:tr w:rsidR="00C217DD" w:rsidRPr="00DB6072" w14:paraId="363D3605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7E53E980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F708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7431D174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Mild mental retardation, other impairments of </w:t>
            </w:r>
            <w:proofErr w:type="spellStart"/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behaviour</w:t>
            </w:r>
            <w:proofErr w:type="spellEnd"/>
          </w:p>
        </w:tc>
      </w:tr>
      <w:tr w:rsidR="00C217DD" w:rsidRPr="00DB6072" w14:paraId="64690DAC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654E206D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F709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013EE1CC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Mild mental retardation without mention of impairment of </w:t>
            </w:r>
            <w:proofErr w:type="spellStart"/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behaviour</w:t>
            </w:r>
            <w:proofErr w:type="spellEnd"/>
          </w:p>
        </w:tc>
      </w:tr>
      <w:tr w:rsidR="00C217DD" w:rsidRPr="00DB6072" w14:paraId="69B7A2C0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2D3E7307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F710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4FCF95EE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Moderate mental retardation with the statement of no, or minimal, impairment of </w:t>
            </w:r>
            <w:proofErr w:type="spellStart"/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behaviour</w:t>
            </w:r>
            <w:proofErr w:type="spellEnd"/>
          </w:p>
        </w:tc>
      </w:tr>
      <w:tr w:rsidR="00C217DD" w:rsidRPr="00DB6072" w14:paraId="4A3BF736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44EB910B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F711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1C281F0D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Moderate mental retardation, significant impairment of </w:t>
            </w:r>
            <w:proofErr w:type="spellStart"/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behaviour</w:t>
            </w:r>
            <w:proofErr w:type="spellEnd"/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requiring attention or treatment</w:t>
            </w:r>
          </w:p>
        </w:tc>
      </w:tr>
      <w:tr w:rsidR="00C217DD" w:rsidRPr="00DB6072" w14:paraId="19503784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7987A303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F718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6385A678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Moderate mental retardation, other impairments of </w:t>
            </w:r>
            <w:proofErr w:type="spellStart"/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behaviour</w:t>
            </w:r>
            <w:proofErr w:type="spellEnd"/>
          </w:p>
        </w:tc>
      </w:tr>
      <w:tr w:rsidR="00C217DD" w:rsidRPr="00DB6072" w14:paraId="4CCD9B1C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356E8856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F719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6C712CB9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Moderate mental retardation without mention of impairment of </w:t>
            </w:r>
            <w:proofErr w:type="spellStart"/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behaviour</w:t>
            </w:r>
            <w:proofErr w:type="spellEnd"/>
          </w:p>
        </w:tc>
      </w:tr>
      <w:tr w:rsidR="00C217DD" w:rsidRPr="00DB6072" w14:paraId="77D4D77A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06C45C37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F720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361251B2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Severe mental retardation with the statement of no, or minimal, impairment of </w:t>
            </w:r>
            <w:proofErr w:type="spellStart"/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behaviour</w:t>
            </w:r>
            <w:proofErr w:type="spellEnd"/>
          </w:p>
        </w:tc>
      </w:tr>
      <w:tr w:rsidR="00C217DD" w:rsidRPr="00DB6072" w14:paraId="79689948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3B5B5DE7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F721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3B2E470D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Severe mental retardation, significant impairment of </w:t>
            </w:r>
            <w:proofErr w:type="spellStart"/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behaviour</w:t>
            </w:r>
            <w:proofErr w:type="spellEnd"/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requiring attention or treatment</w:t>
            </w:r>
          </w:p>
        </w:tc>
      </w:tr>
      <w:tr w:rsidR="00C217DD" w:rsidRPr="00DB6072" w14:paraId="632EC5F2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3CCD5E03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F728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2D9C607F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Severe mental retardation, other impairments of </w:t>
            </w:r>
            <w:proofErr w:type="spellStart"/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behaviour</w:t>
            </w:r>
            <w:proofErr w:type="spellEnd"/>
          </w:p>
        </w:tc>
      </w:tr>
      <w:tr w:rsidR="00C217DD" w:rsidRPr="00DB6072" w14:paraId="157CF03C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146CBEA4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F729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2ADA585F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Severe mental retardation without mention of impairment of </w:t>
            </w:r>
            <w:proofErr w:type="spellStart"/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behaviour</w:t>
            </w:r>
            <w:proofErr w:type="spellEnd"/>
          </w:p>
        </w:tc>
      </w:tr>
      <w:tr w:rsidR="00C217DD" w:rsidRPr="00DB6072" w14:paraId="532CE1EC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7518D85A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F730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5530FB7E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Profound mental retardation with the statement of no, or minimal, impairment of </w:t>
            </w:r>
            <w:proofErr w:type="spellStart"/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behaviour</w:t>
            </w:r>
            <w:proofErr w:type="spellEnd"/>
          </w:p>
        </w:tc>
      </w:tr>
      <w:tr w:rsidR="00C217DD" w:rsidRPr="00DB6072" w14:paraId="4A2B2138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7BE3E9B5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F731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7189AFD3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Profound mental retardation, significant impairment of </w:t>
            </w:r>
            <w:proofErr w:type="spellStart"/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behaviour</w:t>
            </w:r>
            <w:proofErr w:type="spellEnd"/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requiring attention or treatment</w:t>
            </w:r>
          </w:p>
        </w:tc>
      </w:tr>
      <w:tr w:rsidR="00C217DD" w:rsidRPr="00DB6072" w14:paraId="759229C0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73A64D03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F738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4DE56CF7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Profound mental retardation, other impairments of </w:t>
            </w:r>
            <w:proofErr w:type="spellStart"/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behaviour</w:t>
            </w:r>
            <w:proofErr w:type="spellEnd"/>
          </w:p>
        </w:tc>
      </w:tr>
      <w:tr w:rsidR="00C217DD" w:rsidRPr="00DB6072" w14:paraId="79C136FD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0358ABC8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F739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7BC2C309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Profound mental retardation without mention of impairment of </w:t>
            </w:r>
            <w:proofErr w:type="spellStart"/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behaviour</w:t>
            </w:r>
            <w:proofErr w:type="spellEnd"/>
          </w:p>
        </w:tc>
      </w:tr>
      <w:tr w:rsidR="00C217DD" w:rsidRPr="00DB6072" w14:paraId="400BAB42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04677888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F780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1087AD2F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Other mental retardation with the statement of no, or minimal, impairment of </w:t>
            </w:r>
            <w:proofErr w:type="spellStart"/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behaviour</w:t>
            </w:r>
            <w:proofErr w:type="spellEnd"/>
          </w:p>
        </w:tc>
      </w:tr>
      <w:tr w:rsidR="00C217DD" w:rsidRPr="00DB6072" w14:paraId="0D6ABEAF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1AB5CBE2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F781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4B5B6CD3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Other mental retardation, significant impairment of </w:t>
            </w:r>
            <w:proofErr w:type="spellStart"/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behaviour</w:t>
            </w:r>
            <w:proofErr w:type="spellEnd"/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requiring attention or treatment</w:t>
            </w:r>
          </w:p>
        </w:tc>
      </w:tr>
      <w:tr w:rsidR="00C217DD" w:rsidRPr="00DB6072" w14:paraId="62A9CDA3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532205DB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F788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5B478AEF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Other mental retardation, other impairments of </w:t>
            </w:r>
            <w:proofErr w:type="spellStart"/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behaviour</w:t>
            </w:r>
            <w:proofErr w:type="spellEnd"/>
          </w:p>
        </w:tc>
      </w:tr>
      <w:tr w:rsidR="00C217DD" w:rsidRPr="00DB6072" w14:paraId="3E611D8F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2742C5C0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F789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47A920EE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Other mental retardation without mention of impairment of </w:t>
            </w:r>
            <w:proofErr w:type="spellStart"/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behaviour</w:t>
            </w:r>
            <w:proofErr w:type="spellEnd"/>
          </w:p>
        </w:tc>
      </w:tr>
      <w:tr w:rsidR="00C217DD" w:rsidRPr="00DB6072" w14:paraId="5111E6DB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2EB7BB49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F79.0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5998AC2C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Unspecified mental retardation with the statement of no, or minimal, impairment of </w:t>
            </w:r>
            <w:proofErr w:type="spellStart"/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behaviour</w:t>
            </w:r>
            <w:proofErr w:type="spellEnd"/>
          </w:p>
        </w:tc>
      </w:tr>
      <w:tr w:rsidR="00C217DD" w:rsidRPr="00DB6072" w14:paraId="238395DE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36D2355A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F791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395596B6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Unspecified mental retardation, significant impairment of </w:t>
            </w:r>
            <w:proofErr w:type="spellStart"/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behaviour</w:t>
            </w:r>
            <w:proofErr w:type="spellEnd"/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requiring attention or treatment</w:t>
            </w:r>
          </w:p>
        </w:tc>
      </w:tr>
      <w:tr w:rsidR="00C217DD" w:rsidRPr="00DB6072" w14:paraId="23E3E37D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0A191FA6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F798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00DFC70D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Unspecified mental retardation, other impairments of </w:t>
            </w:r>
            <w:proofErr w:type="spellStart"/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behaviour</w:t>
            </w:r>
            <w:proofErr w:type="spellEnd"/>
          </w:p>
        </w:tc>
      </w:tr>
      <w:tr w:rsidR="00C217DD" w:rsidRPr="00DB6072" w14:paraId="7545B0AC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789AFADD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F799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6C96EE6D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Unspecified mental retardation without mention of impairment of </w:t>
            </w:r>
            <w:proofErr w:type="spellStart"/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behaviour</w:t>
            </w:r>
            <w:proofErr w:type="spellEnd"/>
          </w:p>
        </w:tc>
      </w:tr>
      <w:tr w:rsidR="00C217DD" w:rsidRPr="00DB6072" w14:paraId="02193EF8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0D97B80A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F840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107C0D5C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Childhood autism</w:t>
            </w:r>
          </w:p>
        </w:tc>
      </w:tr>
      <w:tr w:rsidR="00C217DD" w:rsidRPr="00DB6072" w14:paraId="566AF8A1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1D915A95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F841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6C4CB93B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Atypical autism</w:t>
            </w:r>
          </w:p>
        </w:tc>
      </w:tr>
      <w:tr w:rsidR="00C217DD" w:rsidRPr="00DB6072" w14:paraId="45E52CA5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60D11D6A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F843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51625F0C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Other childhood disintegrative disorder</w:t>
            </w:r>
          </w:p>
        </w:tc>
      </w:tr>
      <w:tr w:rsidR="00C217DD" w:rsidRPr="00DB6072" w14:paraId="2C964AED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03EE9541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F844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72E093E2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Overactive disorder associated with mental retardation and stereotyped movements</w:t>
            </w:r>
          </w:p>
        </w:tc>
      </w:tr>
      <w:tr w:rsidR="00C217DD" w:rsidRPr="00DB6072" w14:paraId="3673D91D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1CC52976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F845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52D452A8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Asperger's syndrome</w:t>
            </w:r>
          </w:p>
        </w:tc>
      </w:tr>
      <w:tr w:rsidR="00C217DD" w:rsidRPr="00DB6072" w14:paraId="6835FE42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155CFE76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F848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2B9AAEF0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Other pervasive developmental disorders</w:t>
            </w:r>
          </w:p>
        </w:tc>
      </w:tr>
      <w:tr w:rsidR="00C217DD" w:rsidRPr="00DB6072" w14:paraId="319D2F04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7A681858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F849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067AD72B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Pervasive developmental disorder, unspecified</w:t>
            </w:r>
          </w:p>
        </w:tc>
      </w:tr>
      <w:tr w:rsidR="00C217DD" w:rsidRPr="00DB6072" w14:paraId="38F695EF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76216E3D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Q851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7B8F066E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Tuberous sclerosis</w:t>
            </w:r>
          </w:p>
        </w:tc>
      </w:tr>
      <w:tr w:rsidR="00C217DD" w:rsidRPr="00DB6072" w14:paraId="54573190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66E2C1EC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Q860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24365B3E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Fetal alcohol syndrome</w:t>
            </w:r>
          </w:p>
        </w:tc>
      </w:tr>
      <w:tr w:rsidR="00C217DD" w:rsidRPr="00DB6072" w14:paraId="7E815F8C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30154B90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Q861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3C009C85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Fetal hydantoin syndrome</w:t>
            </w:r>
          </w:p>
        </w:tc>
      </w:tr>
      <w:tr w:rsidR="00C217DD" w:rsidRPr="00DB6072" w14:paraId="0374787F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443B77C5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Q871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386E886C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nl-NL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nl-NL"/>
              </w:rPr>
              <w:t xml:space="preserve">Aarskog, Prader-Willi, de Lange, Seckel, etc.  </w:t>
            </w:r>
          </w:p>
        </w:tc>
      </w:tr>
      <w:tr w:rsidR="00C217DD" w:rsidRPr="00DB6072" w14:paraId="3CF64D0C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263F4AC6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Q8723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65244EF7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Rubinstein-</w:t>
            </w:r>
            <w:proofErr w:type="spellStart"/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Taybi</w:t>
            </w:r>
            <w:proofErr w:type="spellEnd"/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syndrome (include only if all 5 digits)</w:t>
            </w:r>
          </w:p>
        </w:tc>
      </w:tr>
      <w:tr w:rsidR="00C217DD" w:rsidRPr="00DB6072" w14:paraId="19F6D265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4FF68DBD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Q8731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40A87755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proofErr w:type="spellStart"/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Sotos</w:t>
            </w:r>
            <w:proofErr w:type="spellEnd"/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syndrome (include only if all 5 digits)</w:t>
            </w:r>
          </w:p>
        </w:tc>
      </w:tr>
      <w:tr w:rsidR="00C217DD" w:rsidRPr="00DB6072" w14:paraId="442DE605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2CF2305A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Q878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6235C75B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Other</w:t>
            </w:r>
          </w:p>
        </w:tc>
      </w:tr>
      <w:tr w:rsidR="00C217DD" w:rsidRPr="00DB6072" w14:paraId="27A5C49B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2FDE203D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Q900–Q939 except Q926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77879681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All Down syndrome types, cri du chat, etc., except extra marker chromosomes</w:t>
            </w:r>
          </w:p>
        </w:tc>
      </w:tr>
      <w:tr w:rsidR="00C217DD" w:rsidRPr="00DB6072" w14:paraId="4C56FF94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1D743DF6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Q971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0F79BD11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Female with more than three X chromosomes</w:t>
            </w:r>
          </w:p>
        </w:tc>
      </w:tr>
      <w:tr w:rsidR="00C217DD" w:rsidRPr="00DB6072" w14:paraId="407F1CE9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4097B8C4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Q992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1798158A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Fragile X</w:t>
            </w:r>
          </w:p>
        </w:tc>
      </w:tr>
      <w:tr w:rsidR="00C217DD" w:rsidRPr="00DB6072" w14:paraId="4EE81FD1" w14:textId="77777777" w:rsidTr="00AE3277">
        <w:tc>
          <w:tcPr>
            <w:tcW w:w="1899" w:type="dxa"/>
            <w:tcBorders>
              <w:top w:val="dotted" w:sz="4" w:space="0" w:color="auto"/>
              <w:bottom w:val="single" w:sz="4" w:space="0" w:color="auto"/>
            </w:tcBorders>
          </w:tcPr>
          <w:p w14:paraId="6784DEF3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Q998</w:t>
            </w:r>
          </w:p>
        </w:tc>
        <w:tc>
          <w:tcPr>
            <w:tcW w:w="7461" w:type="dxa"/>
            <w:tcBorders>
              <w:top w:val="dotted" w:sz="4" w:space="0" w:color="auto"/>
              <w:bottom w:val="single" w:sz="4" w:space="0" w:color="auto"/>
            </w:tcBorders>
          </w:tcPr>
          <w:p w14:paraId="6F69F4FA" w14:textId="77777777" w:rsidR="00C217DD" w:rsidRPr="00DB6072" w:rsidRDefault="00C217DD" w:rsidP="00C217DD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Other specified chromosome abnormalities</w:t>
            </w:r>
          </w:p>
        </w:tc>
      </w:tr>
      <w:tr w:rsidR="00AE3277" w:rsidRPr="00DB6072" w14:paraId="69819303" w14:textId="77777777" w:rsidTr="00AE3277">
        <w:tc>
          <w:tcPr>
            <w:tcW w:w="9360" w:type="dxa"/>
            <w:gridSpan w:val="2"/>
            <w:tcBorders>
              <w:top w:val="single" w:sz="12" w:space="0" w:color="auto"/>
              <w:bottom w:val="single" w:sz="4" w:space="0" w:color="auto"/>
            </w:tcBorders>
            <w:shd w:val="clear" w:color="auto" w:fill="D9D9D9"/>
          </w:tcPr>
          <w:p w14:paraId="66E7E679" w14:textId="1A222B2E" w:rsidR="00AE3277" w:rsidRPr="00DB6072" w:rsidRDefault="00AE3277" w:rsidP="00D519C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DSM</w:t>
            </w:r>
            <w:r w:rsidR="004B0628" w:rsidRPr="00DB6072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-IV</w:t>
            </w:r>
            <w:r w:rsidR="004B0628" w:rsidRPr="00DB6072">
              <w:rPr>
                <w:rStyle w:val="FootnoteReference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footnoteReference w:id="1"/>
            </w:r>
          </w:p>
        </w:tc>
      </w:tr>
      <w:tr w:rsidR="00AE3277" w:rsidRPr="00DB6072" w14:paraId="522AD586" w14:textId="77777777" w:rsidTr="00AE3277">
        <w:tc>
          <w:tcPr>
            <w:tcW w:w="1899" w:type="dxa"/>
            <w:tcBorders>
              <w:top w:val="single" w:sz="4" w:space="0" w:color="auto"/>
              <w:bottom w:val="dotted" w:sz="4" w:space="0" w:color="auto"/>
            </w:tcBorders>
          </w:tcPr>
          <w:p w14:paraId="2AF1B8E0" w14:textId="24043BD7" w:rsidR="00AE3277" w:rsidRPr="00DB6072" w:rsidRDefault="00AE3277" w:rsidP="00D519C9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299-299.80</w:t>
            </w:r>
          </w:p>
        </w:tc>
        <w:tc>
          <w:tcPr>
            <w:tcW w:w="7461" w:type="dxa"/>
            <w:tcBorders>
              <w:top w:val="single" w:sz="4" w:space="0" w:color="auto"/>
              <w:bottom w:val="dotted" w:sz="4" w:space="0" w:color="auto"/>
            </w:tcBorders>
          </w:tcPr>
          <w:p w14:paraId="164E3A9A" w14:textId="72E72950" w:rsidR="00AE3277" w:rsidRPr="00DB6072" w:rsidRDefault="00BA0589" w:rsidP="00D519C9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Pervasive developmental disorders</w:t>
            </w:r>
          </w:p>
        </w:tc>
      </w:tr>
      <w:tr w:rsidR="00AE3277" w:rsidRPr="00C217DD" w14:paraId="0363902B" w14:textId="77777777" w:rsidTr="00AE3277">
        <w:tc>
          <w:tcPr>
            <w:tcW w:w="1899" w:type="dxa"/>
            <w:tcBorders>
              <w:top w:val="dotted" w:sz="4" w:space="0" w:color="auto"/>
              <w:bottom w:val="dotted" w:sz="4" w:space="0" w:color="auto"/>
            </w:tcBorders>
          </w:tcPr>
          <w:p w14:paraId="504E5CA1" w14:textId="77777777" w:rsidR="00AE3277" w:rsidRPr="00DB6072" w:rsidRDefault="00AE3277" w:rsidP="00D519C9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317–317.99</w:t>
            </w:r>
          </w:p>
        </w:tc>
        <w:tc>
          <w:tcPr>
            <w:tcW w:w="7461" w:type="dxa"/>
            <w:tcBorders>
              <w:top w:val="dotted" w:sz="4" w:space="0" w:color="auto"/>
              <w:bottom w:val="dotted" w:sz="4" w:space="0" w:color="auto"/>
            </w:tcBorders>
          </w:tcPr>
          <w:p w14:paraId="69447C5B" w14:textId="19CF27F2" w:rsidR="00AE3277" w:rsidRPr="00C217DD" w:rsidRDefault="00BA0589" w:rsidP="00D519C9">
            <w:pP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DB6072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Mental retardation</w:t>
            </w:r>
          </w:p>
        </w:tc>
      </w:tr>
    </w:tbl>
    <w:p w14:paraId="3A197EA6" w14:textId="77777777" w:rsidR="00C217DD" w:rsidRPr="00C217DD" w:rsidRDefault="00C217DD" w:rsidP="00C217DD">
      <w:pPr>
        <w:rPr>
          <w:rFonts w:ascii="Times New Roman" w:hAnsi="Times New Roman" w:cs="Times New Roman"/>
          <w:bCs/>
          <w:sz w:val="24"/>
          <w:szCs w:val="24"/>
          <w:lang w:val="en-US"/>
        </w:rPr>
      </w:pPr>
    </w:p>
    <w:sectPr w:rsidR="00C217DD" w:rsidRPr="00C217DD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2A1EF61" w14:textId="77777777" w:rsidR="004B0628" w:rsidRDefault="004B0628" w:rsidP="004B0628">
      <w:pPr>
        <w:spacing w:after="0" w:line="240" w:lineRule="auto"/>
      </w:pPr>
      <w:r>
        <w:separator/>
      </w:r>
    </w:p>
  </w:endnote>
  <w:endnote w:type="continuationSeparator" w:id="0">
    <w:p w14:paraId="607E070A" w14:textId="77777777" w:rsidR="004B0628" w:rsidRDefault="004B0628" w:rsidP="004B062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6EC0E9B" w14:textId="77777777" w:rsidR="004B0628" w:rsidRDefault="004B0628" w:rsidP="004B0628">
      <w:pPr>
        <w:spacing w:after="0" w:line="240" w:lineRule="auto"/>
      </w:pPr>
      <w:r>
        <w:separator/>
      </w:r>
    </w:p>
  </w:footnote>
  <w:footnote w:type="continuationSeparator" w:id="0">
    <w:p w14:paraId="7EA737D0" w14:textId="77777777" w:rsidR="004B0628" w:rsidRDefault="004B0628" w:rsidP="004B0628">
      <w:pPr>
        <w:spacing w:after="0" w:line="240" w:lineRule="auto"/>
      </w:pPr>
      <w:r>
        <w:continuationSeparator/>
      </w:r>
    </w:p>
  </w:footnote>
  <w:footnote w:id="1">
    <w:p w14:paraId="2BDF44D3" w14:textId="35FC6447" w:rsidR="004B0628" w:rsidRPr="004B0628" w:rsidRDefault="004B0628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val="en-US"/>
        </w:rPr>
        <w:t xml:space="preserve">DSM-IV </w:t>
      </w:r>
      <w:r w:rsidR="00BA0589">
        <w:rPr>
          <w:lang w:val="en-US"/>
        </w:rPr>
        <w:t>was the active version at time of cohort creation (FY2009)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217DD"/>
    <w:rsid w:val="000F37F7"/>
    <w:rsid w:val="00404FE1"/>
    <w:rsid w:val="004B0628"/>
    <w:rsid w:val="00541E1D"/>
    <w:rsid w:val="005A365A"/>
    <w:rsid w:val="00AE3277"/>
    <w:rsid w:val="00BA0589"/>
    <w:rsid w:val="00C217DD"/>
    <w:rsid w:val="00CE74F1"/>
    <w:rsid w:val="00DB6072"/>
    <w:rsid w:val="00F83AB8"/>
    <w:rsid w:val="00FF21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3CB687E"/>
  <w15:chartTrackingRefBased/>
  <w15:docId w15:val="{BE137208-2261-4FE2-83C8-C7AF3CFE461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semiHidden/>
    <w:unhideWhenUsed/>
    <w:rsid w:val="004B0628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B0628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4B0628"/>
    <w:rPr>
      <w:vertAlign w:val="superscrip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83AB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83AB8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CC9D92D9-10EC-41D6-B031-EC7F1B4F6E7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812</Words>
  <Characters>4631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1</dc:creator>
  <cp:keywords/>
  <dc:description/>
  <cp:lastModifiedBy>Elizabeth Lin</cp:lastModifiedBy>
  <cp:revision>2</cp:revision>
  <dcterms:created xsi:type="dcterms:W3CDTF">2020-08-28T14:32:00Z</dcterms:created>
  <dcterms:modified xsi:type="dcterms:W3CDTF">2020-08-28T14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3f9c1a0f-5f5d-3a8b-b8b8-c7dcf0e72bc3</vt:lpwstr>
  </property>
  <property fmtid="{D5CDD505-2E9C-101B-9397-08002B2CF9AE}" pid="4" name="Mendeley Citation Style_1">
    <vt:lpwstr>http://www.zotero.org/styles/vancouver</vt:lpwstr>
  </property>
</Properties>
</file>